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94E4A5" w14:textId="7E6BB8F7" w:rsidR="00EE78FA" w:rsidRDefault="00D259C1">
      <w:r>
        <w:fldChar w:fldCharType="begin"/>
      </w:r>
      <w:r>
        <w:instrText xml:space="preserve"> ADDIN ZOTERO_ITEM CSL_CITATION {"citationID":"UMfv0310","properties":{"formattedCitation":"(A. J. Canty, 2002; A. J. Canty et al., 1996; A. Canty &amp; Ripley, 2021; Davison &amp; Hinkley, 1997)","plainCitation":"(A. J. Canty, 2002; A. J. Canty et al., 1996; A. Canty &amp; Ripley, 2021; Davison &amp; Hinkley, 1997)","noteIndex":0},"citationItems":[{"id":12737,"uris":["http://zotero.org/users/1687755/items/S5X9BKNB"],"uri":["http://zotero.org/users/1687755/items/S5X9BKNB"],"itemData":{"id":12737,"type":"article-journal","container-title":"R News","language":"en","page":"2-7","source":"Zotero","title":"Resampling Methods in R: The boot Package","volume":"2/3","author":[{"family":"Canty","given":"Angelo J"}],"issued":{"date-parts":[["2002"]]}}},{"id":12739,"uris":["http://zotero.org/users/1687755/items/FG6DW4RZ"],"uri":["http://zotero.org/users/1687755/items/FG6DW4RZ"],"itemData":{"id":12739,"type":"article-journal","container-title":"Statistical Science","issue":"3","language":"en","page":"214-219","title":"[Bootstrap Confidence Intervals]: Comment","volume":"11","author":[{"family":"Canty","given":"Angelo J"},{"family":"Davison","given":"A.C."},{"family":"Hinkley","given":"D.V."}],"issued":{"date-parts":[["1996"]]}}},{"id":12733,"uris":["http://zotero.org/users/1687755/items/Z6TNQX9Z"],"uri":["http://zotero.org/users/1687755/items/Z6TNQX9Z"],"itemData":{"id":12733,"type":"book","abstract":"Functions and datasets for bootstrapping from the book \"Bootstrap Methods and Their Application\" by A. C. Davison and D. V. Hinkley (1997, CUP), originally written by Angelo Canty for S.","source":"R-Packages","title":"boot: Bootstrap Functions (Originally by Angelo Canty for S)","title-short":"boot","URL":"https://CRAN.R-project.org/package=boot","version":"1.3-27","author":[{"family":"Canty","given":"Angelo"},{"family":"Ripley","given":"Brian"}],"accessed":{"date-parts":[["2021",4,1]]},"issued":{"date-parts":[["2021",2,12]]}}},{"id":12740,"uris":["http://zotero.org/users/1687755/items/5IDLDRGR"],"uri":["http://zotero.org/users/1687755/items/5IDLDRGR"],"itemData":{"id":12740,"type":"book","collection-number":"1","publisher":"Cambridge university press","title":"Bootstrap methods and their application","author":[{"family":"Davison","given":"Anthony Christopher"},{"family":"Hinkley","given":"David Victor"}],"issued":{"date-parts":[["1997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A. J. Canty, 2002; A. J. Canty et al., 1996; A. Canty &amp; Ripley, 2021; Davison &amp; Hinkley, 1997)</w:t>
      </w:r>
      <w:r>
        <w:fldChar w:fldCharType="end"/>
      </w:r>
    </w:p>
    <w:p w14:paraId="53D4D20E" w14:textId="268B32A9" w:rsidR="00D259C1" w:rsidRDefault="00D259C1"/>
    <w:p w14:paraId="4523537D" w14:textId="77777777" w:rsidR="00D259C1" w:rsidRDefault="00D259C1"/>
    <w:p w14:paraId="4A0C8673" w14:textId="5D8EC257" w:rsidR="00D259C1" w:rsidRDefault="00D259C1"/>
    <w:p w14:paraId="0465D50E" w14:textId="77777777" w:rsidR="00D259C1" w:rsidRPr="00D259C1" w:rsidRDefault="00D259C1" w:rsidP="00D259C1">
      <w:pPr>
        <w:pStyle w:val="Bibliography"/>
        <w:rPr>
          <w:rFonts w:ascii="Calibri" w:cs="Calibri"/>
          <w:lang w:val="en-GB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259C1">
        <w:rPr>
          <w:rFonts w:ascii="Calibri" w:cs="Calibri"/>
          <w:lang w:val="en-GB"/>
        </w:rPr>
        <w:t xml:space="preserve">Canty, A. J. (2002). Resampling Methods in R: The boot Package. </w:t>
      </w:r>
      <w:r w:rsidRPr="00D259C1">
        <w:rPr>
          <w:rFonts w:ascii="Calibri" w:cs="Calibri"/>
          <w:i/>
          <w:iCs/>
          <w:lang w:val="en-GB"/>
        </w:rPr>
        <w:t>R News</w:t>
      </w:r>
      <w:r w:rsidRPr="00D259C1">
        <w:rPr>
          <w:rFonts w:ascii="Calibri" w:cs="Calibri"/>
          <w:lang w:val="en-GB"/>
        </w:rPr>
        <w:t xml:space="preserve">, </w:t>
      </w:r>
      <w:r w:rsidRPr="00D259C1">
        <w:rPr>
          <w:rFonts w:ascii="Calibri" w:cs="Calibri"/>
          <w:i/>
          <w:iCs/>
          <w:lang w:val="en-GB"/>
        </w:rPr>
        <w:t>2/3</w:t>
      </w:r>
      <w:r w:rsidRPr="00D259C1">
        <w:rPr>
          <w:rFonts w:ascii="Calibri" w:cs="Calibri"/>
          <w:lang w:val="en-GB"/>
        </w:rPr>
        <w:t>, 2–7.</w:t>
      </w:r>
    </w:p>
    <w:p w14:paraId="51AB3F65" w14:textId="77777777" w:rsidR="00D259C1" w:rsidRPr="00D259C1" w:rsidRDefault="00D259C1" w:rsidP="00D259C1">
      <w:pPr>
        <w:pStyle w:val="Bibliography"/>
        <w:rPr>
          <w:rFonts w:ascii="Calibri" w:cs="Calibri"/>
          <w:lang w:val="en-GB"/>
        </w:rPr>
      </w:pPr>
      <w:r w:rsidRPr="00D259C1">
        <w:rPr>
          <w:rFonts w:ascii="Calibri" w:cs="Calibri"/>
          <w:lang w:val="en-GB"/>
        </w:rPr>
        <w:t xml:space="preserve">Canty, A. J., Davison, A. C., &amp; Hinkley, D. V. (1996). [Bootstrap Confidence Intervals]: Comment. </w:t>
      </w:r>
      <w:r w:rsidRPr="00D259C1">
        <w:rPr>
          <w:rFonts w:ascii="Calibri" w:cs="Calibri"/>
          <w:i/>
          <w:iCs/>
          <w:lang w:val="en-GB"/>
        </w:rPr>
        <w:t>Statistical Science</w:t>
      </w:r>
      <w:r w:rsidRPr="00D259C1">
        <w:rPr>
          <w:rFonts w:ascii="Calibri" w:cs="Calibri"/>
          <w:lang w:val="en-GB"/>
        </w:rPr>
        <w:t xml:space="preserve">, </w:t>
      </w:r>
      <w:r w:rsidRPr="00D259C1">
        <w:rPr>
          <w:rFonts w:ascii="Calibri" w:cs="Calibri"/>
          <w:i/>
          <w:iCs/>
          <w:lang w:val="en-GB"/>
        </w:rPr>
        <w:t>11</w:t>
      </w:r>
      <w:r w:rsidRPr="00D259C1">
        <w:rPr>
          <w:rFonts w:ascii="Calibri" w:cs="Calibri"/>
          <w:lang w:val="en-GB"/>
        </w:rPr>
        <w:t>(3), 214–219.</w:t>
      </w:r>
    </w:p>
    <w:p w14:paraId="31ABE035" w14:textId="77777777" w:rsidR="00D259C1" w:rsidRPr="00D259C1" w:rsidRDefault="00D259C1" w:rsidP="00D259C1">
      <w:pPr>
        <w:pStyle w:val="Bibliography"/>
        <w:rPr>
          <w:rFonts w:ascii="Calibri" w:cs="Calibri"/>
          <w:lang w:val="en-GB"/>
        </w:rPr>
      </w:pPr>
      <w:r w:rsidRPr="00D259C1">
        <w:rPr>
          <w:rFonts w:ascii="Calibri" w:cs="Calibri"/>
          <w:lang w:val="en-GB"/>
        </w:rPr>
        <w:t xml:space="preserve">Canty, A., &amp; Ripley, B. (2021). </w:t>
      </w:r>
      <w:r w:rsidRPr="00D259C1">
        <w:rPr>
          <w:rFonts w:ascii="Calibri" w:cs="Calibri"/>
          <w:i/>
          <w:iCs/>
          <w:lang w:val="en-GB"/>
        </w:rPr>
        <w:t>boot: Bootstrap Functions (Originally by Angelo Canty for S)</w:t>
      </w:r>
      <w:r w:rsidRPr="00D259C1">
        <w:rPr>
          <w:rFonts w:ascii="Calibri" w:cs="Calibri"/>
          <w:lang w:val="en-GB"/>
        </w:rPr>
        <w:t xml:space="preserve"> (1.3-27) [Computer software]. https://CRAN.R-project.org/package=boot</w:t>
      </w:r>
    </w:p>
    <w:p w14:paraId="29C514EA" w14:textId="77777777" w:rsidR="00D259C1" w:rsidRPr="00D259C1" w:rsidRDefault="00D259C1" w:rsidP="00D259C1">
      <w:pPr>
        <w:pStyle w:val="Bibliography"/>
        <w:rPr>
          <w:rFonts w:ascii="Calibri" w:cs="Calibri"/>
          <w:lang w:val="en-GB"/>
        </w:rPr>
      </w:pPr>
      <w:r w:rsidRPr="00D259C1">
        <w:rPr>
          <w:rFonts w:ascii="Calibri" w:cs="Calibri"/>
          <w:lang w:val="en-GB"/>
        </w:rPr>
        <w:t xml:space="preserve">Davison, A. C., &amp; Hinkley, D. V. (1997). </w:t>
      </w:r>
      <w:r w:rsidRPr="00D259C1">
        <w:rPr>
          <w:rFonts w:ascii="Calibri" w:cs="Calibri"/>
          <w:i/>
          <w:iCs/>
          <w:lang w:val="en-GB"/>
        </w:rPr>
        <w:t>Bootstrap methods and their application</w:t>
      </w:r>
      <w:r w:rsidRPr="00D259C1">
        <w:rPr>
          <w:rFonts w:ascii="Calibri" w:cs="Calibri"/>
          <w:lang w:val="en-GB"/>
        </w:rPr>
        <w:t>. Cambridge university press.</w:t>
      </w:r>
    </w:p>
    <w:p w14:paraId="48C27845" w14:textId="4FF1AB15" w:rsidR="00D259C1" w:rsidRDefault="00D259C1">
      <w:r>
        <w:fldChar w:fldCharType="end"/>
      </w:r>
    </w:p>
    <w:sectPr w:rsidR="00D259C1" w:rsidSect="00ED4CEC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59C1"/>
    <w:rsid w:val="000F702E"/>
    <w:rsid w:val="00D259C1"/>
    <w:rsid w:val="00ED4CEC"/>
    <w:rsid w:val="00EE78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F0F6A27"/>
  <w15:chartTrackingRefBased/>
  <w15:docId w15:val="{961DA0B9-C347-6044-A7FF-FDF9EC91ED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I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259C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65</Words>
  <Characters>2655</Characters>
  <Application>Microsoft Office Word</Application>
  <DocSecurity>0</DocSecurity>
  <Lines>22</Lines>
  <Paragraphs>6</Paragraphs>
  <ScaleCrop>false</ScaleCrop>
  <Company/>
  <LinksUpToDate>false</LinksUpToDate>
  <CharactersWithSpaces>3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an Hussey</dc:creator>
  <cp:keywords/>
  <dc:description/>
  <cp:lastModifiedBy>Ian Hussey</cp:lastModifiedBy>
  <cp:revision>1</cp:revision>
  <dcterms:created xsi:type="dcterms:W3CDTF">2021-04-08T22:28:00Z</dcterms:created>
  <dcterms:modified xsi:type="dcterms:W3CDTF">2021-04-08T2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1"&gt;&lt;session id="DjXUEUCx"/&gt;&lt;style id="http://www.zotero.org/styles/apa" locale="en-US" hasBibliography="1" bibliographyStyleHasBeenSet="1"/&gt;&lt;prefs&gt;&lt;pref name="fieldType" value="Field"/&gt;&lt;/prefs&gt;&lt;/data&gt;</vt:lpwstr>
  </property>
</Properties>
</file>